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46DD8" w:rsidRDefault="00A46DD8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>
          <w:fldData xml:space="preserve">PEVuZE5vdGU+PENpdGU+PEF1dGhvcj5IaWk8L0F1dGhvcj48WWVhcj4xOTk3PC9ZZWFyPjxSZWNO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IaWk8L0F1dGhvcj48WWVhcj4xOTk3PC9ZZWFyPjxSZWNO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Hii et al., 1997)</w:t>
      </w:r>
      <w:r>
        <w:rPr>
          <w:rFonts w:ascii="Arial" w:hAnsi="Arial" w:cs="Arial"/>
        </w:rPr>
        <w:fldChar w:fldCharType="end"/>
      </w:r>
    </w:p>
    <w:p w:rsidR="00A46DD8" w:rsidRDefault="00A46DD8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Charlwood&lt;/Author&gt;&lt;Year&gt;1985&lt;/Year&gt;&lt;RecNum&gt;795&lt;/RecNum&gt;&lt;DisplayText&gt;(Charlwood et al., 1985)&lt;/DisplayText&gt;&lt;record&gt;&lt;rec-number&gt;795&lt;/rec-number&gt;&lt;foreign-keys&gt;&lt;key app="EN" db-id="t5fr2ttw2d05wfe0xv0ppw9kwp9t099v2f59" timestamp="1532439052"&gt;795&lt;/key&gt;&lt;/foreign-keys&gt;&lt;ref-type name="Journal Article"&gt;17&lt;/ref-type&gt;&lt;contributors&gt;&lt;authors&gt;&lt;author&gt;Charlwood, J.D.&lt;/author&gt;&lt;author&gt;Dagoro, H.&lt;/author&gt;&lt;author&gt;Paru, R.&lt;/author&gt;&lt;/authors&gt;&lt;/contributors&gt;&lt;titles&gt;&lt;title&gt;Blood-Feeding and Resting Behavior in the Anopheles-Punctulatus Donitz Complex (Diptera, Cullicidae) from Coastal Papua-New- Guinea&lt;/title&gt;&lt;secondary-title&gt;Bulletin of Entomological Research&lt;/secondary-title&gt;&lt;/titles&gt;&lt;periodical&gt;&lt;full-title&gt;Bulletin of Entomological Research&lt;/full-title&gt;&lt;/periodical&gt;&lt;pages&gt;463-475&lt;/pages&gt;&lt;volume&gt;75&lt;/volume&gt;&lt;number&gt;3&lt;/number&gt;&lt;reprint-edition&gt;Not in File&lt;/reprint-edition&gt;&lt;keywords&gt;&lt;keyword&gt;Behavior&lt;/keyword&gt;&lt;keyword&gt;blood-feeding&lt;/keyword&gt;&lt;keyword&gt;COMPLEX&lt;/keyword&gt;&lt;keyword&gt;Diptera&lt;/keyword&gt;&lt;keyword&gt;Guinea&lt;/keyword&gt;&lt;keyword&gt;Papua New Guinea&lt;/keyword&gt;&lt;/keywords&gt;&lt;dates&gt;&lt;year&gt;1985&lt;/year&gt;&lt;pub-dates&gt;&lt;date&gt;1985&lt;/date&gt;&lt;/pub-dates&gt;&lt;/dates&gt;&lt;label&gt;2361&lt;/label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Charlwood et al., 1985)</w:t>
      </w:r>
      <w:r>
        <w:rPr>
          <w:rFonts w:ascii="Arial" w:hAnsi="Arial" w:cs="Arial"/>
        </w:rPr>
        <w:fldChar w:fldCharType="end"/>
      </w:r>
    </w:p>
    <w:p w:rsidR="007025F7" w:rsidRPr="007025F7" w:rsidRDefault="00A46DD8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ockarie&lt;/Author&gt;&lt;Year&gt;1996&lt;/Year&gt;&lt;RecNum&gt;4323&lt;/RecNum&gt;&lt;DisplayText&gt;(Bockarie et al., 1996)&lt;/DisplayText&gt;&lt;record&gt;&lt;rec-number&gt;4323&lt;/rec-number&gt;&lt;foreign-keys&gt;&lt;key app="EN" db-id="t5fr2ttw2d05wfe0xv0ppw9kwp9t099v2f59" timestamp="1545224154"&gt;4323&lt;/key&gt;&lt;/foreign-keys&gt;&lt;ref-type name="Journal Article"&gt;17&lt;/ref-type&gt;&lt;contributors&gt;&lt;authors&gt;&lt;author&gt;Bockarie, M. J.&lt;/author&gt;&lt;author&gt;Alexander, N.&lt;/author&gt;&lt;author&gt;Bockarie, F.&lt;/author&gt;&lt;author&gt;Ibam, E.&lt;/author&gt;&lt;author&gt;Barnish, G.&lt;/author&gt;&lt;author&gt;Alpers, M.&lt;/author&gt;&lt;/authors&gt;&lt;/contributors&gt;&lt;auth-address&gt;Papua New Guinea Institute of Medical Research, Madang, Papua New Guinea.&lt;/auth-address&gt;&lt;titles&gt;&lt;title&gt;The late biting habit of parous Anopheles mosquitoes and pre-bedtime exposure of humans to infective female mosquitoes&lt;/title&gt;&lt;secondary-title&gt;Trans R Soc Trop Med Hyg&lt;/secondary-title&gt;&lt;/titles&gt;&lt;periodical&gt;&lt;full-title&gt;Trans R Soc Trop Med Hyg&lt;/full-title&gt;&lt;/periodical&gt;&lt;pages&gt;23-5&lt;/pages&gt;&lt;volume&gt;90&lt;/volume&gt;&lt;number&gt;1&lt;/number&gt;&lt;edition&gt;1996/01/01&lt;/edition&gt;&lt;keywords&gt;&lt;keyword&gt;Animals&lt;/keyword&gt;&lt;keyword&gt;Anopheles/parasitology/*physiology&lt;/keyword&gt;&lt;keyword&gt;Feeding Behavior/physiology&lt;/keyword&gt;&lt;keyword&gt;Female&lt;/keyword&gt;&lt;keyword&gt;Humans&lt;/keyword&gt;&lt;keyword&gt;Papua New Guinea&lt;/keyword&gt;&lt;keyword&gt;Parity&lt;/keyword&gt;&lt;keyword&gt;Plasmodium falciparum/isolation &amp;amp; purification&lt;/keyword&gt;&lt;keyword&gt;Plasmodium vivax/isolation &amp;amp; purification&lt;/keyword&gt;&lt;keyword&gt;Sex Factors&lt;/keyword&gt;&lt;keyword&gt;Sierra Leone&lt;/keyword&gt;&lt;keyword&gt;Time Factors&lt;/keyword&gt;&lt;keyword&gt;Wuchereria bancrofti/isolation &amp;amp; purification&lt;/keyword&gt;&lt;/keywords&gt;&lt;dates&gt;&lt;year&gt;1996&lt;/year&gt;&lt;pub-dates&gt;&lt;date&gt;Jan-Feb&lt;/date&gt;&lt;/pub-dates&gt;&lt;/dates&gt;&lt;isbn&gt;0035-9203 (Print)&amp;#xD;0035-9203 (Linking)&lt;/isbn&gt;&lt;accession-num&gt;8730303&lt;/accession-num&gt;&lt;urls&gt;&lt;related-urls&gt;&lt;url&gt;https://www.ncbi.nlm.nih.gov/pubmed/8730303&lt;/url&gt;&lt;/related-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Bockarie et al., 1996)</w:t>
      </w:r>
      <w:r>
        <w:rPr>
          <w:rFonts w:ascii="Arial" w:hAnsi="Arial" w:cs="Arial"/>
        </w:rPr>
        <w:fldChar w:fldCharType="end"/>
      </w:r>
    </w:p>
    <w:p w:rsidR="007025F7" w:rsidRPr="007025F7" w:rsidRDefault="00A46DD8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>
          <w:fldData xml:space="preserve">PEVuZE5vdGU+PENpdGU+PEF1dGhvcj5DaGFybHdvb2Q8L0F1dGhvcj48WWVhcj4xOTg3PC9ZZWFy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ybHdvb2Q8L0F1dGhvcj48WWVhcj4xOTg3PC9ZZWFy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Charlwood and Graves, 1987)</w:t>
      </w:r>
      <w:r>
        <w:rPr>
          <w:rFonts w:ascii="Arial" w:hAnsi="Arial" w:cs="Arial"/>
        </w:rPr>
        <w:fldChar w:fldCharType="end"/>
      </w:r>
    </w:p>
    <w:p w:rsidR="00A46DD8" w:rsidRDefault="00DC2129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>
          <w:fldData xml:space="preserve">PEVuZE5vdGU+PENpdGU+PEF1dGhvcj5Db29wZXI8L0F1dGhvcj48WWVhcj4yMDAyPC9ZZWFyPjxS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b29wZXI8L0F1dGhvcj48WWVhcj4yMDAyPC9ZZWFyPjxS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Cooper and Frances, 2002, Graves et al., 1990)</w:t>
      </w:r>
      <w:r>
        <w:rPr>
          <w:rFonts w:ascii="Arial" w:hAnsi="Arial" w:cs="Arial"/>
        </w:rPr>
        <w:fldChar w:fldCharType="end"/>
      </w:r>
      <w:r w:rsidR="007025F7" w:rsidRPr="007025F7">
        <w:rPr>
          <w:rFonts w:ascii="Arial" w:hAnsi="Arial" w:cs="Arial"/>
        </w:rPr>
        <w:t xml:space="preserve"> </w:t>
      </w:r>
    </w:p>
    <w:p w:rsidR="00A46DD8" w:rsidRDefault="001E1915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>
          <w:fldData xml:space="preserve">PEVuZE5vdGU+PENpdGU+PEF1dGhvcj5CdWdvcm88L0F1dGhvcj48WWVhcj4yMDExPC9ZZWFyPjxS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CdWdvcm88L0F1dGhvcj48WWVhcj4yMDExPC9ZZWFyPjxS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Bugoro et al., 2011, Bugoro et al., 2014)</w:t>
      </w:r>
      <w:r>
        <w:rPr>
          <w:rFonts w:ascii="Arial" w:hAnsi="Arial" w:cs="Arial"/>
        </w:rPr>
        <w:fldChar w:fldCharType="end"/>
      </w:r>
    </w:p>
    <w:p w:rsidR="001E1915" w:rsidRPr="001E1915" w:rsidRDefault="00A46DD8" w:rsidP="001E1915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1E1915" w:rsidRPr="001E1915">
        <w:t xml:space="preserve">BOCKARIE, M. J., ALEXANDER, N., BOCKARIE, F., IBAM, E., BARNISH, G. &amp; ALPERS, M. 1996. The late biting habit of parous Anopheles mosquitoes and pre-bedtime exposure of humans to infective female mosquitoes. </w:t>
      </w:r>
      <w:r w:rsidR="001E1915" w:rsidRPr="001E1915">
        <w:rPr>
          <w:i/>
        </w:rPr>
        <w:t>Trans R Soc Trop Med Hyg,</w:t>
      </w:r>
      <w:r w:rsidR="001E1915" w:rsidRPr="001E1915">
        <w:t xml:space="preserve"> 90</w:t>
      </w:r>
      <w:r w:rsidR="001E1915" w:rsidRPr="001E1915">
        <w:rPr>
          <w:b/>
        </w:rPr>
        <w:t>,</w:t>
      </w:r>
      <w:r w:rsidR="001E1915" w:rsidRPr="001E1915">
        <w:t xml:space="preserve"> 23-5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 xml:space="preserve">BUGORO, H., COOPER, R. D., BUTAFA, C., IRO'OFA, C., MACKENZIE, D. O., CHEN, C. C. &amp; RUSSELL, T. L. 2011. Bionomics of the malaria vector Anopheles farauti in Temotu Province, Solomon Islands: issues for malaria elimination. </w:t>
      </w:r>
      <w:r w:rsidRPr="001E1915">
        <w:rPr>
          <w:i/>
        </w:rPr>
        <w:t>Malar J,</w:t>
      </w:r>
      <w:r w:rsidRPr="001E1915">
        <w:t xml:space="preserve"> 10</w:t>
      </w:r>
      <w:r w:rsidRPr="001E1915">
        <w:rPr>
          <w:b/>
        </w:rPr>
        <w:t>,</w:t>
      </w:r>
      <w:r w:rsidRPr="001E1915">
        <w:t xml:space="preserve"> 133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 xml:space="preserve">BUGORO, H., HII, J. L., BUTAFA, C., IRO'OFA, C., APAIRAMO, A., COOPER, R. D., CHEN, C. C. &amp; RUSSELL, T. L. 2014. The bionomics of the malaria vector Anopheles farauti in Northern Guadalcanal, Solomon Islands: issues for successful vector control. </w:t>
      </w:r>
      <w:r w:rsidRPr="001E1915">
        <w:rPr>
          <w:i/>
        </w:rPr>
        <w:t>Malar J,</w:t>
      </w:r>
      <w:r w:rsidRPr="001E1915">
        <w:t xml:space="preserve"> 13</w:t>
      </w:r>
      <w:r w:rsidRPr="001E1915">
        <w:rPr>
          <w:b/>
        </w:rPr>
        <w:t>,</w:t>
      </w:r>
      <w:r w:rsidRPr="001E1915">
        <w:t xml:space="preserve"> 56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 xml:space="preserve">CHARLWOOD, J. D., DAGORO, H. &amp; PARU, R. 1985. Blood-Feeding and Resting Behavior in the Anopheles-Punctulatus Donitz Complex (Diptera, Cullicidae) from Coastal Papua-New- Guinea. </w:t>
      </w:r>
      <w:r w:rsidRPr="001E1915">
        <w:rPr>
          <w:i/>
        </w:rPr>
        <w:t>Bulletin of Entomological Research,</w:t>
      </w:r>
      <w:r w:rsidRPr="001E1915">
        <w:t xml:space="preserve"> 75</w:t>
      </w:r>
      <w:r w:rsidRPr="001E1915">
        <w:rPr>
          <w:b/>
        </w:rPr>
        <w:t>,</w:t>
      </w:r>
      <w:r w:rsidRPr="001E1915">
        <w:t xml:space="preserve"> 463-475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 xml:space="preserve">CHARLWOOD, J. D. &amp; GRAVES, P. M. 1987. The effect of permethrin-impregnated bednets on a population of Anopheles farauti in coastal Papua New Guinea. </w:t>
      </w:r>
      <w:r w:rsidRPr="001E1915">
        <w:rPr>
          <w:i/>
        </w:rPr>
        <w:t>Med Vet Entomol,</w:t>
      </w:r>
      <w:r w:rsidRPr="001E1915">
        <w:t xml:space="preserve"> 1</w:t>
      </w:r>
      <w:r w:rsidRPr="001E1915">
        <w:rPr>
          <w:b/>
        </w:rPr>
        <w:t>,</w:t>
      </w:r>
      <w:r w:rsidRPr="001E1915">
        <w:t xml:space="preserve"> 319-327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 xml:space="preserve">COOPER, R. D. &amp; FRANCES, S. P. 2002. Malaria vectors on Buka and Bougainville Islands, Papua New Guinea. </w:t>
      </w:r>
      <w:r w:rsidRPr="001E1915">
        <w:rPr>
          <w:i/>
        </w:rPr>
        <w:t>J Am Mosq Control Assoc,</w:t>
      </w:r>
      <w:r w:rsidRPr="001E1915">
        <w:t xml:space="preserve"> 18</w:t>
      </w:r>
      <w:r w:rsidRPr="001E1915">
        <w:rPr>
          <w:b/>
        </w:rPr>
        <w:t>,</w:t>
      </w:r>
      <w:r w:rsidRPr="001E1915">
        <w:t xml:space="preserve"> 100-6.</w:t>
      </w:r>
    </w:p>
    <w:p w:rsidR="001E1915" w:rsidRPr="001E1915" w:rsidRDefault="001E1915" w:rsidP="001E1915">
      <w:pPr>
        <w:pStyle w:val="EndNoteBibliography"/>
        <w:spacing w:after="0"/>
        <w:ind w:left="720" w:hanging="720"/>
      </w:pPr>
      <w:r w:rsidRPr="001E1915">
        <w:t>GRAVES, P. M., BURKOT, T. R., SAUL, A. J., HAYES, R. J. &amp; CARTER, R. 1990. Estimation of Anopheline Survival Rate, Vectoria</w:t>
      </w:r>
      <w:bookmarkStart w:id="0" w:name="_GoBack"/>
      <w:bookmarkEnd w:id="0"/>
      <w:r w:rsidRPr="001E1915">
        <w:t xml:space="preserve">l Capacity and Mosquito Infection Probability from Malaria Vector Infection- Rates in Villages Near Madang, Papua-New-Guinea. </w:t>
      </w:r>
      <w:r w:rsidRPr="001E1915">
        <w:rPr>
          <w:i/>
        </w:rPr>
        <w:t>Journal Of Applied Ecology,</w:t>
      </w:r>
      <w:r w:rsidRPr="001E1915">
        <w:t xml:space="preserve"> 27</w:t>
      </w:r>
      <w:r w:rsidRPr="001E1915">
        <w:rPr>
          <w:b/>
        </w:rPr>
        <w:t>,</w:t>
      </w:r>
      <w:r w:rsidRPr="001E1915">
        <w:t xml:space="preserve"> 134-147.</w:t>
      </w:r>
    </w:p>
    <w:p w:rsidR="001E1915" w:rsidRPr="001E1915" w:rsidRDefault="001E1915" w:rsidP="001E1915">
      <w:pPr>
        <w:pStyle w:val="EndNoteBibliography"/>
        <w:ind w:left="720" w:hanging="720"/>
      </w:pPr>
      <w:r w:rsidRPr="001E1915">
        <w:t xml:space="preserve">HII, J. L., SMITH, T., MAI, A., MELLOR, S., LEWIS, D., ALEXANDER, N. &amp; ALPERS, M. P. 1997. Spatial and temporal variation in abundance of Anopheles (Diptera:Culicidae) in a malaria endemic area in Papua New Guinea. </w:t>
      </w:r>
      <w:r w:rsidRPr="001E1915">
        <w:rPr>
          <w:i/>
        </w:rPr>
        <w:t>J Med. Entomol,</w:t>
      </w:r>
      <w:r w:rsidRPr="001E1915">
        <w:t xml:space="preserve"> 34</w:t>
      </w:r>
      <w:r w:rsidRPr="001E1915">
        <w:rPr>
          <w:b/>
        </w:rPr>
        <w:t>,</w:t>
      </w:r>
      <w:r w:rsidRPr="001E1915">
        <w:t xml:space="preserve"> 193-205.</w:t>
      </w:r>
    </w:p>
    <w:p w:rsidR="00AE663D" w:rsidRPr="00D86737" w:rsidRDefault="00A46DD8" w:rsidP="007025F7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AE663D" w:rsidRPr="00D8673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fr2ttw2d05wfe0xv0ppw9kwp9t099v2f59&quot;&gt;references&lt;record-ids&gt;&lt;item&gt;795&lt;/item&gt;&lt;item&gt;800&lt;/item&gt;&lt;item&gt;1436&lt;/item&gt;&lt;item&gt;1624&lt;/item&gt;&lt;item&gt;4323&lt;/item&gt;&lt;item&gt;4324&lt;/item&gt;&lt;item&gt;4325&lt;/item&gt;&lt;item&gt;4326&lt;/item&gt;&lt;/record-ids&gt;&lt;/item&gt;&lt;/Libraries&gt;"/>
  </w:docVars>
  <w:rsids>
    <w:rsidRoot w:val="007025F7"/>
    <w:rsid w:val="000624B6"/>
    <w:rsid w:val="000923AA"/>
    <w:rsid w:val="00097680"/>
    <w:rsid w:val="00172E3F"/>
    <w:rsid w:val="001E1915"/>
    <w:rsid w:val="001F660D"/>
    <w:rsid w:val="0024128A"/>
    <w:rsid w:val="00442474"/>
    <w:rsid w:val="00444304"/>
    <w:rsid w:val="00481828"/>
    <w:rsid w:val="00490D8E"/>
    <w:rsid w:val="004E41F0"/>
    <w:rsid w:val="00505415"/>
    <w:rsid w:val="005C6193"/>
    <w:rsid w:val="00613528"/>
    <w:rsid w:val="006832E8"/>
    <w:rsid w:val="007025F7"/>
    <w:rsid w:val="008F5D42"/>
    <w:rsid w:val="009878A2"/>
    <w:rsid w:val="009C22C6"/>
    <w:rsid w:val="009D72F7"/>
    <w:rsid w:val="00A30544"/>
    <w:rsid w:val="00A46DD8"/>
    <w:rsid w:val="00AE663D"/>
    <w:rsid w:val="00BC5B35"/>
    <w:rsid w:val="00BC758C"/>
    <w:rsid w:val="00D86737"/>
    <w:rsid w:val="00DC2129"/>
    <w:rsid w:val="00DC55C8"/>
    <w:rsid w:val="00ED0E52"/>
    <w:rsid w:val="00FF66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46DD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6DD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46DD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6DD8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46DD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6DD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46DD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6DD8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92</Words>
  <Characters>451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 TPH</Company>
  <LinksUpToDate>false</LinksUpToDate>
  <CharactersWithSpaces>52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homas Smith</dc:creator>
  <cp:lastModifiedBy>Thomas Smith</cp:lastModifiedBy>
  <cp:revision>3</cp:revision>
  <dcterms:created xsi:type="dcterms:W3CDTF">2018-12-19T12:53:00Z</dcterms:created>
  <dcterms:modified xsi:type="dcterms:W3CDTF">2018-12-19T17:07:00Z</dcterms:modified>
</cp:coreProperties>
</file>